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584F3" w14:textId="6A1F3205" w:rsidR="008A1D3B" w:rsidRPr="00272D81" w:rsidRDefault="00832F23" w:rsidP="007F6A8B">
      <w:pPr>
        <w:pStyle w:val="berschrift1-numeriert"/>
      </w:pPr>
      <w:r>
        <w:t>Agiles Projektman</w:t>
      </w:r>
      <w:r w:rsidR="009B536E">
        <w:t>a</w:t>
      </w:r>
      <w:r>
        <w:t>gement</w:t>
      </w:r>
    </w:p>
    <w:p w14:paraId="7CDA6DF8" w14:textId="3CDC608F" w:rsidR="00C3376E" w:rsidRDefault="00C3376E" w:rsidP="002E4A1B">
      <w:r>
        <w:t>Im Rahmen des Projektes haben wir uns für ein eher agile Projektmanagement entschieden.</w:t>
      </w:r>
      <w:r w:rsidR="002E4A1B">
        <w:t xml:space="preserve"> </w:t>
      </w:r>
      <w:r>
        <w:t>Gründe hierfür waren vor allem, dass schnell auf neue Veränderungen reagiert werden musste, sowie schnell ein fertiges Produktinkrement erwartet wurde.</w:t>
      </w:r>
    </w:p>
    <w:p w14:paraId="31906034" w14:textId="038C4868" w:rsidR="00C3376E" w:rsidRDefault="002E4A1B" w:rsidP="002E4A1B">
      <w:r>
        <w:t xml:space="preserve">Agiles Projektmanagement zeichnet sich durch eine iterative und inkrementelle Vorgehensweise, ein selbstorganisiertes Team, sowie </w:t>
      </w:r>
      <w:r w:rsidR="00545826">
        <w:t xml:space="preserve">eine </w:t>
      </w:r>
      <w:r>
        <w:t>schnellstmöglich</w:t>
      </w:r>
      <w:r w:rsidR="00545826">
        <w:t>e</w:t>
      </w:r>
      <w:r>
        <w:t xml:space="preserve"> </w:t>
      </w:r>
      <w:r w:rsidR="00545826">
        <w:t>Lieferung des</w:t>
      </w:r>
      <w:r>
        <w:t xml:space="preserve"> funktionsfähige</w:t>
      </w:r>
      <w:r w:rsidR="00545826">
        <w:t>n</w:t>
      </w:r>
      <w:r>
        <w:t xml:space="preserve"> Produk</w:t>
      </w:r>
      <w:r w:rsidR="00545826">
        <w:t>ts</w:t>
      </w:r>
      <w:r>
        <w:t>, aus.</w:t>
      </w:r>
      <w:r w:rsidR="00545826">
        <w:t xml:space="preserve"> Darüber hinaus ist es von großer Wichtigkeit, dass das Produkt gut getestet wurde und den Kundenbedürfnissen entspricht.</w:t>
      </w:r>
      <w:r w:rsidR="00545826">
        <w:rPr>
          <w:rStyle w:val="Funotenzeichen"/>
        </w:rPr>
        <w:footnoteReference w:id="1"/>
      </w:r>
    </w:p>
    <w:p w14:paraId="4E154514" w14:textId="1613D5D7" w:rsidR="00040349" w:rsidRDefault="000405CA" w:rsidP="00FE35DE">
      <w:r>
        <w:t>Das agile Projektmanagement umfasst mehrere agile Methoden. Die bekanntesten sind dabei Kanban, Scrum oder Extreme Programming.</w:t>
      </w:r>
      <w:r>
        <w:rPr>
          <w:rStyle w:val="Funotenzeichen"/>
        </w:rPr>
        <w:footnoteReference w:id="2"/>
      </w:r>
    </w:p>
    <w:p w14:paraId="2107ED7B" w14:textId="5EB5D0FD" w:rsidR="00FE35DE" w:rsidRDefault="00832F23" w:rsidP="005A09DB">
      <w:pPr>
        <w:pStyle w:val="berschrift2-numeriert"/>
      </w:pPr>
      <w:r>
        <w:t>Scrum</w:t>
      </w:r>
    </w:p>
    <w:p w14:paraId="35F3CCF3" w14:textId="77777777" w:rsidR="00832F23" w:rsidRDefault="00832F23" w:rsidP="00832F23">
      <w:pPr>
        <w:rPr>
          <w:lang w:eastAsia="de-DE"/>
        </w:rPr>
      </w:pPr>
      <w:r w:rsidRPr="001B30EA">
        <w:rPr>
          <w:lang w:eastAsia="de-DE"/>
        </w:rPr>
        <w:t>Unter Scrum versteht man eine Methode, die es Menschen ermöglichen soll, komplexe Aufgabenstellungen mit höchstmöglicher Produktivität und Kreativität umzusetzen und zu managen.</w:t>
      </w:r>
      <w:r>
        <w:rPr>
          <w:rStyle w:val="Funotenzeichen"/>
          <w:lang w:eastAsia="de-DE"/>
        </w:rPr>
        <w:footnoteReference w:id="3"/>
      </w:r>
      <w:r>
        <w:rPr>
          <w:lang w:eastAsia="de-DE"/>
        </w:rPr>
        <w:t xml:space="preserve"> </w:t>
      </w:r>
      <w:r w:rsidRPr="001B30EA">
        <w:rPr>
          <w:lang w:eastAsia="de-DE"/>
        </w:rPr>
        <w:t>Scrum wird vor allem für Softwareentwicklung verwendet. Das Scrum-Rahmenwerk beinhaltet verschiedene Regeln, an die sich das Team halten soll. Außerdem beinhaltet es vorgeschriebene Rollen, Techniken und Vorgehensweisen für eine bestmögliche Umsetzung.</w:t>
      </w:r>
      <w:r>
        <w:rPr>
          <w:lang w:eastAsia="de-DE"/>
        </w:rPr>
        <w:t xml:space="preserve"> B</w:t>
      </w:r>
      <w:r w:rsidRPr="001B30EA">
        <w:rPr>
          <w:lang w:eastAsia="de-DE"/>
        </w:rPr>
        <w:t>esonders sind außerdem die Werte, welche Scrum verkörpert. Dazu gehören beispielsweise Mut, Fokus, Offenheit, Respekt, Transparenz, sowie Anpassung.</w:t>
      </w:r>
      <w:r>
        <w:rPr>
          <w:rStyle w:val="Funotenzeichen"/>
          <w:lang w:eastAsia="de-DE"/>
        </w:rPr>
        <w:footnoteReference w:id="4"/>
      </w:r>
    </w:p>
    <w:p w14:paraId="3066E827" w14:textId="77777777" w:rsidR="00040349" w:rsidRDefault="00040349" w:rsidP="00FE35DE"/>
    <w:p w14:paraId="4A212758" w14:textId="2A1302F5" w:rsidR="00272D81" w:rsidRDefault="00832F23" w:rsidP="00272D81">
      <w:pPr>
        <w:pStyle w:val="berschrift3-numeriert"/>
      </w:pPr>
      <w:r>
        <w:t>Vorgehensweise</w:t>
      </w:r>
    </w:p>
    <w:p w14:paraId="022E4AE6" w14:textId="32FF76EC" w:rsidR="00832F23" w:rsidRPr="001B30EA" w:rsidRDefault="00832F23" w:rsidP="00832F23">
      <w:pPr>
        <w:rPr>
          <w:lang w:eastAsia="de-DE"/>
        </w:rPr>
      </w:pPr>
      <w:r w:rsidRPr="001B30EA">
        <w:rPr>
          <w:lang w:eastAsia="de-DE"/>
        </w:rPr>
        <w:t>Ein Projekt wird in Scrum in kurze Zeitfenster von maximal einem Monat eingeteilt, die sogenannten Sprints. Jeder Sprint sollte dabei dieselbe Länge haben.</w:t>
      </w:r>
      <w:r>
        <w:rPr>
          <w:rStyle w:val="Funotenzeichen"/>
          <w:lang w:eastAsia="de-DE"/>
        </w:rPr>
        <w:footnoteReference w:id="5"/>
      </w:r>
      <w:r w:rsidR="009B536E">
        <w:rPr>
          <w:lang w:eastAsia="de-DE"/>
        </w:rPr>
        <w:t xml:space="preserve"> In unserem Fall betrug die Länge jedes Sprints eine Woche, da es für uns wichtig war schnell eine fertige Funktionalität </w:t>
      </w:r>
      <w:r w:rsidR="00FE654C">
        <w:rPr>
          <w:lang w:eastAsia="de-DE"/>
        </w:rPr>
        <w:t>zu entwickeln</w:t>
      </w:r>
      <w:r w:rsidR="009B536E">
        <w:rPr>
          <w:lang w:eastAsia="de-DE"/>
        </w:rPr>
        <w:t>.</w:t>
      </w:r>
    </w:p>
    <w:p w14:paraId="44FBFB7F" w14:textId="155C1927" w:rsidR="00832F23" w:rsidRPr="001B30EA" w:rsidRDefault="00832F23" w:rsidP="00832F23">
      <w:pPr>
        <w:rPr>
          <w:lang w:eastAsia="de-DE"/>
        </w:rPr>
      </w:pPr>
      <w:r w:rsidRPr="001B30EA">
        <w:rPr>
          <w:lang w:eastAsia="de-DE"/>
        </w:rPr>
        <w:t xml:space="preserve">In der Theorie soll in jedem Sprint ein potenziell fertiges Produktinkrement entstehen, welches </w:t>
      </w:r>
      <w:r w:rsidR="009B536E">
        <w:rPr>
          <w:lang w:eastAsia="de-DE"/>
        </w:rPr>
        <w:t>dann in dem darauffolgenden</w:t>
      </w:r>
      <w:r w:rsidRPr="001B30EA">
        <w:rPr>
          <w:lang w:eastAsia="de-DE"/>
        </w:rPr>
        <w:t xml:space="preserve"> Sprint weiterentwickelt wird.</w:t>
      </w:r>
      <w:r>
        <w:rPr>
          <w:rStyle w:val="Funotenzeichen"/>
          <w:lang w:eastAsia="de-DE"/>
        </w:rPr>
        <w:footnoteReference w:id="6"/>
      </w:r>
    </w:p>
    <w:p w14:paraId="11EC1BD9" w14:textId="77777777" w:rsidR="00832F23" w:rsidRPr="001B30EA" w:rsidRDefault="00832F23" w:rsidP="00832F23">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29F4FCBF" w14:textId="77777777" w:rsidR="00832F23" w:rsidRPr="001B30EA" w:rsidRDefault="00832F23" w:rsidP="00832F23">
      <w:pPr>
        <w:pStyle w:val="Listenabsatz"/>
        <w:numPr>
          <w:ilvl w:val="0"/>
          <w:numId w:val="22"/>
        </w:numPr>
        <w:rPr>
          <w:lang w:eastAsia="de-DE"/>
        </w:rPr>
      </w:pPr>
      <w:r w:rsidRPr="001B30EA">
        <w:rPr>
          <w:lang w:eastAsia="de-DE"/>
        </w:rPr>
        <w:t>Sprint Planning,</w:t>
      </w:r>
    </w:p>
    <w:p w14:paraId="3690E59B" w14:textId="77777777" w:rsidR="00832F23" w:rsidRPr="001B30EA" w:rsidRDefault="00832F23" w:rsidP="00832F23">
      <w:pPr>
        <w:pStyle w:val="Listenabsatz"/>
        <w:numPr>
          <w:ilvl w:val="0"/>
          <w:numId w:val="22"/>
        </w:numPr>
        <w:rPr>
          <w:lang w:eastAsia="de-DE"/>
        </w:rPr>
      </w:pPr>
      <w:r w:rsidRPr="001B30EA">
        <w:rPr>
          <w:lang w:eastAsia="de-DE"/>
        </w:rPr>
        <w:t>Daily Scrum,</w:t>
      </w:r>
    </w:p>
    <w:p w14:paraId="6FC54A51" w14:textId="77777777" w:rsidR="00832F23" w:rsidRPr="001B30EA" w:rsidRDefault="00832F23" w:rsidP="00832F23">
      <w:pPr>
        <w:pStyle w:val="Listenabsatz"/>
        <w:numPr>
          <w:ilvl w:val="0"/>
          <w:numId w:val="22"/>
        </w:numPr>
        <w:rPr>
          <w:lang w:eastAsia="de-DE"/>
        </w:rPr>
      </w:pPr>
      <w:r w:rsidRPr="001B30EA">
        <w:rPr>
          <w:lang w:eastAsia="de-DE"/>
        </w:rPr>
        <w:t>Sprint Review,</w:t>
      </w:r>
    </w:p>
    <w:p w14:paraId="7EC0EB8D" w14:textId="77777777" w:rsidR="00832F23" w:rsidRPr="001B30EA" w:rsidRDefault="00832F23" w:rsidP="00832F23">
      <w:pPr>
        <w:pStyle w:val="Listenabsatz"/>
        <w:numPr>
          <w:ilvl w:val="0"/>
          <w:numId w:val="22"/>
        </w:numPr>
        <w:rPr>
          <w:lang w:eastAsia="de-DE"/>
        </w:rPr>
      </w:pPr>
      <w:r w:rsidRPr="001B30EA">
        <w:rPr>
          <w:lang w:eastAsia="de-DE"/>
        </w:rPr>
        <w:lastRenderedPageBreak/>
        <w:t>Retrospective,</w:t>
      </w:r>
    </w:p>
    <w:p w14:paraId="4A19703D" w14:textId="77777777" w:rsidR="00832F23" w:rsidRPr="001B30EA" w:rsidRDefault="00832F23" w:rsidP="00832F23">
      <w:pPr>
        <w:pStyle w:val="Listenabsatz"/>
        <w:numPr>
          <w:ilvl w:val="0"/>
          <w:numId w:val="22"/>
        </w:numPr>
        <w:rPr>
          <w:lang w:eastAsia="de-DE"/>
        </w:rPr>
      </w:pPr>
      <w:r>
        <w:rPr>
          <w:lang w:eastAsia="de-DE"/>
        </w:rPr>
        <w:t>Sowie die</w:t>
      </w:r>
      <w:r w:rsidRPr="001B30EA">
        <w:rPr>
          <w:lang w:eastAsia="de-DE"/>
        </w:rPr>
        <w:t xml:space="preserve"> Entwicklungsarbeit.</w:t>
      </w:r>
    </w:p>
    <w:p w14:paraId="4CF3C347" w14:textId="54F7A73E" w:rsidR="00832F23" w:rsidRPr="001B30EA" w:rsidRDefault="00832F23" w:rsidP="00832F23">
      <w:pPr>
        <w:rPr>
          <w:lang w:eastAsia="de-DE"/>
        </w:rPr>
      </w:pPr>
      <w:r w:rsidRPr="001B30EA">
        <w:rPr>
          <w:lang w:eastAsia="de-DE"/>
        </w:rPr>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7"/>
      </w:r>
      <w:r w:rsidRPr="001B30EA">
        <w:rPr>
          <w:lang w:eastAsia="de-DE"/>
        </w:rPr>
        <w:t xml:space="preserve"> Wichtig zu wissen ist, dass das Product-Backlog sich dynamisch, vor allem durch Feedback, weiterentwickelt. So werden Verbesserungen, sowie Fehlerbehebungen ebenfalls in das Product Backlog aufgenommen.</w:t>
      </w:r>
      <w:r>
        <w:rPr>
          <w:rStyle w:val="Funotenzeichen"/>
          <w:lang w:eastAsia="de-DE"/>
        </w:rPr>
        <w:footnoteReference w:id="8"/>
      </w:r>
      <w:r w:rsidR="009B536E">
        <w:rPr>
          <w:lang w:eastAsia="de-DE"/>
        </w:rPr>
        <w:t xml:space="preserve"> Das Product-Backlog haben wir als Excel Tabelle umgesetzt, in welcher bei jedem unserer Meetings festgehalten wurde, was erreicht wurde, sowie was es noch zu</w:t>
      </w:r>
      <w:r w:rsidR="00FF44DE">
        <w:rPr>
          <w:lang w:eastAsia="de-DE"/>
        </w:rPr>
        <w:t xml:space="preserve"> erreichen</w:t>
      </w:r>
      <w:r w:rsidR="009B536E">
        <w:rPr>
          <w:lang w:eastAsia="de-DE"/>
        </w:rPr>
        <w:t xml:space="preserve"> gilt.</w:t>
      </w:r>
      <w:r w:rsidR="00FF44DE">
        <w:rPr>
          <w:lang w:eastAsia="de-DE"/>
        </w:rPr>
        <w:t xml:space="preserve"> Oftmals sind uns dabei neue Anforderungen aufgefallen, die noch nicht umgesetzt wurden, daher wurde unser Backlog oft aktualisiert.</w:t>
      </w:r>
    </w:p>
    <w:p w14:paraId="3E9762F2" w14:textId="77777777" w:rsidR="00832F23" w:rsidRPr="001B30EA" w:rsidRDefault="00832F23" w:rsidP="00832F23">
      <w:pPr>
        <w:rPr>
          <w:lang w:eastAsia="de-DE"/>
        </w:rPr>
      </w:pPr>
      <w:r w:rsidRPr="001B30EA">
        <w:rPr>
          <w:lang w:eastAsia="de-DE"/>
        </w:rPr>
        <w:t>Jeder Sprint beginnt mit dem sogenannten Sprint Planning</w:t>
      </w:r>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Backlog Einträge an und entscheidet anschließend, welche davon in diesem Sprint umgesetzt werden sollen.</w:t>
      </w:r>
      <w:r>
        <w:rPr>
          <w:rStyle w:val="Funotenzeichen"/>
          <w:lang w:eastAsia="de-DE"/>
        </w:rPr>
        <w:footnoteReference w:id="9"/>
      </w:r>
      <w:r w:rsidRPr="001B30EA">
        <w:rPr>
          <w:lang w:eastAsia="de-DE"/>
        </w:rPr>
        <w:t xml:space="preserve"> Diese Menge an Einträgen werden als Sprint-Backlog bezeichnet.</w:t>
      </w:r>
    </w:p>
    <w:p w14:paraId="50BBA3D2" w14:textId="77777777" w:rsidR="00832F23" w:rsidRDefault="00832F23" w:rsidP="00832F23">
      <w:pPr>
        <w:rPr>
          <w:lang w:eastAsia="de-DE"/>
        </w:rPr>
      </w:pPr>
      <w:r w:rsidRPr="001B30EA">
        <w:rPr>
          <w:lang w:eastAsia="de-DE"/>
        </w:rPr>
        <w:t>Ein weiteres existentielles Ereignis, ist der Daily Scrum, welcher an jedem Tag des Sprints stattfindet. In diesen festgelegten 15 Minuten plant das Team, was an diesem Tag erledigt werden soll.</w:t>
      </w:r>
      <w:r>
        <w:rPr>
          <w:rStyle w:val="Funotenzeichen"/>
          <w:lang w:eastAsia="de-DE"/>
        </w:rPr>
        <w:footnoteReference w:id="10"/>
      </w:r>
      <w:r w:rsidRPr="001B30EA">
        <w:rPr>
          <w:lang w:eastAsia="de-DE"/>
        </w:rPr>
        <w:t xml:space="preserve"> Wichtig ist, dass der Daily Scrum jeden Tag um dieselbe Uhrzeit und an demselben Ort stattfindet. Durch dieses Ereignis soll sich die Wahrscheinlichkeit erhöhen, das Sprint-Ziel in der vorgegebenen Zeit zu erreichen.</w:t>
      </w:r>
      <w:r>
        <w:rPr>
          <w:rStyle w:val="Funotenzeichen"/>
          <w:lang w:eastAsia="de-DE"/>
        </w:rPr>
        <w:footnoteReference w:id="11"/>
      </w:r>
    </w:p>
    <w:p w14:paraId="49889B2F" w14:textId="77777777" w:rsidR="00832F23" w:rsidRPr="001B30EA" w:rsidRDefault="00832F23" w:rsidP="00832F23">
      <w:pPr>
        <w:rPr>
          <w:lang w:eastAsia="de-DE"/>
        </w:rPr>
      </w:pPr>
      <w:r w:rsidRPr="001B30EA">
        <w:rPr>
          <w:rFonts w:eastAsiaTheme="minorEastAsia"/>
          <w:lang w:eastAsia="de-DE"/>
        </w:rPr>
        <w:t>Üblicherweise stellt sich dabei jedes Teammitglied folgende Fragen:</w:t>
      </w:r>
    </w:p>
    <w:p w14:paraId="18B6497F" w14:textId="77777777" w:rsidR="00832F23" w:rsidRPr="001B30EA" w:rsidRDefault="00832F23" w:rsidP="00832F23">
      <w:pPr>
        <w:pStyle w:val="Listenabsatz"/>
        <w:numPr>
          <w:ilvl w:val="0"/>
          <w:numId w:val="21"/>
        </w:numPr>
        <w:rPr>
          <w:lang w:eastAsia="de-DE"/>
        </w:rPr>
      </w:pPr>
      <w:r w:rsidRPr="001B30EA">
        <w:rPr>
          <w:lang w:eastAsia="de-DE"/>
        </w:rPr>
        <w:t>Was habe ich gestern getan?</w:t>
      </w:r>
    </w:p>
    <w:p w14:paraId="242E4470" w14:textId="77777777" w:rsidR="00832F23" w:rsidRPr="001B30EA" w:rsidRDefault="00832F23" w:rsidP="00832F23">
      <w:pPr>
        <w:pStyle w:val="Listenabsatz"/>
        <w:numPr>
          <w:ilvl w:val="0"/>
          <w:numId w:val="21"/>
        </w:numPr>
        <w:rPr>
          <w:lang w:eastAsia="de-DE"/>
        </w:rPr>
      </w:pPr>
      <w:r w:rsidRPr="001B30EA">
        <w:rPr>
          <w:lang w:eastAsia="de-DE"/>
        </w:rPr>
        <w:t>Was werde ich heute erledigen?</w:t>
      </w:r>
    </w:p>
    <w:p w14:paraId="1E04321D" w14:textId="3BD7DD4D" w:rsidR="00832F23" w:rsidRDefault="00832F23" w:rsidP="00832F23">
      <w:pPr>
        <w:pStyle w:val="Listenabsatz"/>
        <w:numPr>
          <w:ilvl w:val="0"/>
          <w:numId w:val="21"/>
        </w:numPr>
        <w:rPr>
          <w:lang w:eastAsia="de-DE"/>
        </w:rPr>
      </w:pPr>
      <w:r w:rsidRPr="001B30EA">
        <w:rPr>
          <w:lang w:eastAsia="de-DE"/>
        </w:rPr>
        <w:t>Sehe ich ein Hindernis, das mich davon abhält?</w:t>
      </w:r>
      <w:r>
        <w:rPr>
          <w:rStyle w:val="Funotenzeichen"/>
          <w:lang w:eastAsia="de-DE"/>
        </w:rPr>
        <w:footnoteReference w:id="12"/>
      </w:r>
    </w:p>
    <w:p w14:paraId="63519C67" w14:textId="7CA384C8" w:rsidR="00FF44DE" w:rsidRPr="001B30EA" w:rsidRDefault="00FF44DE" w:rsidP="00FF44DE">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22034992" w14:textId="77777777" w:rsidR="00832F23" w:rsidRPr="001B30EA" w:rsidRDefault="00832F23" w:rsidP="00832F23">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 xml:space="preserve">Dabei schaut sich das gesamte Team, sowie die Stakeholder die Ergebnisse des momentanen Sprints an. Der Product-Owner stellt dabei vor, welche Product-Backlog-Einträge fertiggestellt wurden und das </w:t>
      </w:r>
      <w:r w:rsidRPr="001B30EA">
        <w:rPr>
          <w:lang w:eastAsia="de-DE"/>
        </w:rPr>
        <w:lastRenderedPageBreak/>
        <w:t>Entwicklungsteam präsentiert das fertige Produktinkrement.</w:t>
      </w:r>
      <w:r>
        <w:rPr>
          <w:rStyle w:val="Funotenzeichen"/>
          <w:lang w:eastAsia="de-DE"/>
        </w:rPr>
        <w:footnoteReference w:id="13"/>
      </w:r>
      <w:r>
        <w:rPr>
          <w:lang w:eastAsia="de-DE"/>
        </w:rPr>
        <w:t xml:space="preserve"> </w:t>
      </w:r>
      <w:r w:rsidRPr="001B30EA">
        <w:rPr>
          <w:lang w:eastAsia="de-DE"/>
        </w:rPr>
        <w:t>Daher ist das Ergebnis des Sprint-Reviews ein überarbeiteter Product</w:t>
      </w:r>
      <w:r>
        <w:rPr>
          <w:lang w:eastAsia="de-DE"/>
        </w:rPr>
        <w:t>-</w:t>
      </w:r>
      <w:r w:rsidRPr="001B30EA">
        <w:rPr>
          <w:lang w:eastAsia="de-DE"/>
        </w:rPr>
        <w:t>Backlog, welcher die Basis für den nächsten Sprint bildet.</w:t>
      </w:r>
    </w:p>
    <w:p w14:paraId="732A2101" w14:textId="77777777" w:rsidR="00832F23" w:rsidRPr="001B30EA" w:rsidRDefault="00832F23" w:rsidP="00832F23">
      <w:pPr>
        <w:rPr>
          <w:lang w:eastAsia="de-DE"/>
        </w:rPr>
      </w:pPr>
      <w:r w:rsidRPr="001B30EA">
        <w:rPr>
          <w:lang w:eastAsia="de-DE"/>
        </w:rPr>
        <w:t>Zwischen dem Sprint Planning und dem Sprint Review findet die Sprint Retrospective statt. Zweck davon ist es, dem Team eine Gelegenheit zu bieten, sich selbst zu reflektieren und Verbesserungen für den kommenden Sprint zu erarbeiten.</w:t>
      </w:r>
      <w:r>
        <w:rPr>
          <w:rStyle w:val="Funotenzeichen"/>
          <w:lang w:eastAsia="de-DE"/>
        </w:rPr>
        <w:footnoteReference w:id="14"/>
      </w:r>
    </w:p>
    <w:p w14:paraId="324121B2" w14:textId="77777777" w:rsidR="00832F23" w:rsidRPr="001B30EA" w:rsidRDefault="00832F23" w:rsidP="00832F23">
      <w:pPr>
        <w:keepNext/>
        <w:jc w:val="center"/>
      </w:pPr>
      <w:r w:rsidRPr="001B30EA">
        <w:rPr>
          <w:noProof/>
          <w:lang w:eastAsia="de-DE"/>
        </w:rPr>
        <w:drawing>
          <wp:inline distT="0" distB="0" distL="0" distR="0" wp14:anchorId="7B8FEF31" wp14:editId="5BD83425">
            <wp:extent cx="4985385" cy="2450502"/>
            <wp:effectExtent l="0" t="0" r="5715" b="6985"/>
            <wp:docPr id="1872437379"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11">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07B666BC" w14:textId="6759AD9D" w:rsidR="00832F23" w:rsidRPr="001B30EA" w:rsidRDefault="00832F23" w:rsidP="00832F23">
      <w:pPr>
        <w:pStyle w:val="Beschriftung"/>
        <w:jc w:val="center"/>
        <w:rPr>
          <w:color w:val="auto"/>
          <w:sz w:val="22"/>
          <w:szCs w:val="22"/>
          <w:lang w:eastAsia="de-DE"/>
        </w:rPr>
      </w:pPr>
      <w:bookmarkStart w:id="0" w:name="_Toc48568533"/>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Der Scrum Prozess</w:t>
      </w:r>
      <w:bookmarkEnd w:id="0"/>
    </w:p>
    <w:p w14:paraId="026D1D97" w14:textId="77777777" w:rsidR="00832F23" w:rsidRDefault="00832F23" w:rsidP="00272D81"/>
    <w:p w14:paraId="74EF46CA" w14:textId="77777777" w:rsidR="00040349" w:rsidRPr="00272D81" w:rsidRDefault="00040349" w:rsidP="00272D81"/>
    <w:p w14:paraId="1A7B9BD6" w14:textId="0D247C23" w:rsidR="00702FA8" w:rsidRDefault="000405CA" w:rsidP="005A09DB">
      <w:pPr>
        <w:pStyle w:val="berschrift3-numeriert"/>
      </w:pPr>
      <w:r>
        <w:t>Das Scrum-Team</w:t>
      </w:r>
    </w:p>
    <w:p w14:paraId="5D88C88F" w14:textId="1B639073" w:rsidR="000405CA" w:rsidRPr="001B30EA" w:rsidRDefault="000405CA" w:rsidP="000405CA">
      <w:pPr>
        <w:rPr>
          <w:lang w:eastAsia="de-DE"/>
        </w:rPr>
      </w:pPr>
      <w:r w:rsidRPr="001B30EA">
        <w:rPr>
          <w:lang w:eastAsia="de-DE"/>
        </w:rPr>
        <w:t>Das Scrum Team besteht aus den Rollen Product Owner, dem Entwicklungsteam, sowie dem Scrum-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15"/>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16"/>
      </w:r>
    </w:p>
    <w:p w14:paraId="63830F8E" w14:textId="69BB2F85" w:rsidR="000405CA" w:rsidRDefault="000405CA" w:rsidP="000405CA">
      <w:pPr>
        <w:rPr>
          <w:lang w:eastAsia="de-DE"/>
        </w:rPr>
      </w:pPr>
      <w:r w:rsidRPr="001B30EA">
        <w:rPr>
          <w:lang w:eastAsia="de-DE"/>
        </w:rPr>
        <w:t xml:space="preserve">Der </w:t>
      </w:r>
      <w:r w:rsidRPr="003C2FF1">
        <w:rPr>
          <w:b/>
          <w:lang w:eastAsia="de-DE"/>
        </w:rPr>
        <w:t>Product Owner</w:t>
      </w:r>
      <w:r w:rsidRPr="001B30EA">
        <w:rPr>
          <w:lang w:eastAsia="de-DE"/>
        </w:rPr>
        <w:t xml:space="preserve"> ist eine Einzelperson, welche für das Product Backlog zuständig ist.</w:t>
      </w:r>
      <w:r>
        <w:rPr>
          <w:rStyle w:val="Funotenzeichen"/>
          <w:lang w:eastAsia="de-DE"/>
        </w:rPr>
        <w:footnoteReference w:id="17"/>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Scrum zuständig.</w:t>
      </w:r>
      <w:r>
        <w:rPr>
          <w:rStyle w:val="Funotenzeichen"/>
          <w:lang w:eastAsia="de-DE"/>
        </w:rPr>
        <w:footnoteReference w:id="18"/>
      </w:r>
      <w:r w:rsidR="00D5330B">
        <w:rPr>
          <w:lang w:eastAsia="de-DE"/>
        </w:rPr>
        <w:t xml:space="preserve"> In unserem Fall war der Product Owner </w:t>
      </w:r>
      <w:r w:rsidR="003127D0">
        <w:rPr>
          <w:lang w:eastAsia="de-DE"/>
        </w:rPr>
        <w:t>Daniel Reimann, welcher jedoch zusätzlich in dem Entwicklungsteam mitgearbeitet hat.</w:t>
      </w:r>
    </w:p>
    <w:p w14:paraId="35F8B339" w14:textId="198AC760" w:rsidR="000405CA" w:rsidRPr="001B30EA" w:rsidRDefault="000405CA" w:rsidP="000405CA">
      <w:pPr>
        <w:rPr>
          <w:lang w:eastAsia="de-DE"/>
        </w:rPr>
      </w:pPr>
      <w:r w:rsidRPr="001B30EA">
        <w:rPr>
          <w:lang w:eastAsia="de-DE"/>
        </w:rPr>
        <w:lastRenderedPageBreak/>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19"/>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20"/>
      </w:r>
      <w:r w:rsidRPr="001B30EA">
        <w:rPr>
          <w:lang w:eastAsia="de-DE"/>
        </w:rPr>
        <w:t xml:space="preserve"> Dies bedeutet 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21"/>
      </w:r>
    </w:p>
    <w:p w14:paraId="2100561E" w14:textId="168AF832" w:rsidR="000405CA" w:rsidRDefault="000405CA" w:rsidP="000405CA">
      <w:pPr>
        <w:rPr>
          <w:lang w:eastAsia="de-DE"/>
        </w:rPr>
      </w:pPr>
      <w:r w:rsidRPr="001B30EA">
        <w:rPr>
          <w:lang w:eastAsia="de-DE"/>
        </w:rPr>
        <w:t xml:space="preserve">Zuletzt wird von Scrum die Rolle des </w:t>
      </w:r>
      <w:r w:rsidRPr="003C2FF1">
        <w:rPr>
          <w:b/>
          <w:lang w:eastAsia="de-DE"/>
        </w:rPr>
        <w:t>Scrum-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22"/>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23"/>
      </w:r>
      <w:r w:rsidR="00056080">
        <w:rPr>
          <w:lang w:eastAsia="de-DE"/>
        </w:rPr>
        <w:t xml:space="preserve">  Diese Rolle wurde in unser Projekt </w:t>
      </w:r>
      <w:r w:rsidR="003127D0">
        <w:rPr>
          <w:lang w:eastAsia="de-DE"/>
        </w:rPr>
        <w:t>von Pascal Jung übernommen. Jedoch hat dieser trotzdem im Entwicklungsteam mitgearbeitet.</w:t>
      </w:r>
    </w:p>
    <w:p w14:paraId="24F49085" w14:textId="77777777" w:rsidR="000405CA" w:rsidRPr="001B30EA" w:rsidRDefault="000405CA" w:rsidP="000405CA">
      <w:pPr>
        <w:rPr>
          <w:lang w:eastAsia="de-DE"/>
        </w:rPr>
      </w:pPr>
    </w:p>
    <w:p w14:paraId="40DA06BF" w14:textId="77777777" w:rsidR="0047676B" w:rsidRDefault="0047676B" w:rsidP="00853C66"/>
    <w:p w14:paraId="07419266" w14:textId="77777777" w:rsidR="0047676B" w:rsidRDefault="0047676B" w:rsidP="00853C66"/>
    <w:p w14:paraId="4A8E5A85" w14:textId="77777777" w:rsidR="008A1D3B" w:rsidRDefault="008A1D3B">
      <w:pPr>
        <w:spacing w:before="0" w:after="160" w:line="259" w:lineRule="auto"/>
      </w:pPr>
      <w:r>
        <w:br w:type="page"/>
      </w:r>
    </w:p>
    <w:p w14:paraId="11974F32" w14:textId="7E16C9C6" w:rsidR="007644A8" w:rsidRPr="007644A8" w:rsidRDefault="004E4F90" w:rsidP="00AE2503">
      <w:pPr>
        <w:pStyle w:val="berschrift1"/>
      </w:pPr>
      <w:bookmarkStart w:id="1" w:name="_Toc31093456"/>
      <w:r>
        <w:lastRenderedPageBreak/>
        <w:t>Literaturver</w:t>
      </w:r>
      <w:r w:rsidR="007644A8" w:rsidRPr="007644A8">
        <w:t>zeichnis</w:t>
      </w:r>
      <w:bookmarkEnd w:id="1"/>
    </w:p>
    <w:p w14:paraId="266379C8" w14:textId="77777777" w:rsidR="009A0EFD" w:rsidRDefault="009A0EFD" w:rsidP="00755633">
      <w:pPr>
        <w:ind w:left="851" w:hanging="851"/>
        <w:rPr>
          <w:b/>
          <w:bCs/>
        </w:rPr>
      </w:pPr>
    </w:p>
    <w:p w14:paraId="7880A62F" w14:textId="7A7442DF" w:rsidR="008F4751" w:rsidRDefault="008F4751" w:rsidP="008F4751">
      <w:pPr>
        <w:pStyle w:val="Quelle"/>
        <w:ind w:left="0" w:firstLine="0"/>
      </w:pPr>
    </w:p>
    <w:p w14:paraId="13D36364" w14:textId="77777777" w:rsidR="008F4751" w:rsidRPr="003127D0" w:rsidRDefault="008F4751" w:rsidP="008F4751">
      <w:pPr>
        <w:pStyle w:val="CitaviBibliographyEntry"/>
      </w:pPr>
      <w:bookmarkStart w:id="2" w:name="_CTVL00141a152fdb6a84506bcd917f72da5e3b1"/>
      <w:r w:rsidRPr="003127D0">
        <w:rPr>
          <w:b/>
        </w:rPr>
        <w:t>Crispin, L./Gregory, J. (2009):</w:t>
      </w:r>
      <w:bookmarkEnd w:id="2"/>
      <w:r w:rsidRPr="003127D0">
        <w:rPr>
          <w:b/>
        </w:rPr>
        <w:t xml:space="preserve"> </w:t>
      </w:r>
      <w:r w:rsidRPr="003127D0">
        <w:t>Agile testing, A practical guide for testers and agile teams, Upper Saddle River, N.J: Addison-Wesley</w:t>
      </w:r>
    </w:p>
    <w:p w14:paraId="2F98A53B" w14:textId="77777777" w:rsidR="008F4751" w:rsidRPr="002F3458" w:rsidRDefault="008F4751" w:rsidP="008F4751">
      <w:pPr>
        <w:pStyle w:val="CitaviBibliographyEntry"/>
        <w:rPr>
          <w:lang w:val="en-GB"/>
        </w:rPr>
      </w:pPr>
      <w:bookmarkStart w:id="3" w:name="_CTVL001ec72591e593a48e48732f249cc6c5fda"/>
      <w:r w:rsidRPr="002F3458">
        <w:rPr>
          <w:b/>
          <w:lang w:val="en-GB"/>
        </w:rPr>
        <w:t>Dalton, J. (2019):</w:t>
      </w:r>
      <w:bookmarkEnd w:id="3"/>
      <w:r w:rsidRPr="002F3458">
        <w:rPr>
          <w:b/>
          <w:lang w:val="en-GB"/>
        </w:rPr>
        <w:t xml:space="preserve"> </w:t>
      </w:r>
      <w:r w:rsidRPr="002F3458">
        <w:rPr>
          <w:lang w:val="en-GB"/>
        </w:rPr>
        <w:t>Great Big Agile, An OS for Agile Leaders, Berkeley, CA: Apress</w:t>
      </w:r>
    </w:p>
    <w:p w14:paraId="55C0EAE9" w14:textId="77777777" w:rsidR="008F4751" w:rsidRPr="002F3458" w:rsidRDefault="008F4751" w:rsidP="008F4751">
      <w:pPr>
        <w:pStyle w:val="CitaviBibliographyEntry"/>
        <w:rPr>
          <w:lang w:val="en-GB"/>
        </w:rPr>
      </w:pPr>
      <w:bookmarkStart w:id="4" w:name="_CTVL001a131826ec95c47f7ae2aca82c75312de"/>
      <w:r w:rsidRPr="002F3458">
        <w:rPr>
          <w:b/>
        </w:rPr>
        <w:t>Foegen, M./Kaczmarek, C. (2016):</w:t>
      </w:r>
      <w:bookmarkEnd w:id="4"/>
      <w:r w:rsidRPr="002F3458">
        <w:rPr>
          <w:b/>
        </w:rPr>
        <w:t xml:space="preserve"> </w:t>
      </w:r>
      <w:r w:rsidRPr="002F3458">
        <w:t xml:space="preserve">Organisation in einer digitalen Zeit, Ein Buch für die Gestaltung von reaktionsfähigen und schlanken Organisationen mit Hilfe von Scaled Agile &amp; Lean Mustern, 3. </w:t>
      </w:r>
      <w:r w:rsidRPr="002F3458">
        <w:rPr>
          <w:lang w:val="en-GB"/>
        </w:rPr>
        <w:t>Auflage, Darmstadt: wibas GmbH</w:t>
      </w:r>
    </w:p>
    <w:p w14:paraId="6500D95D" w14:textId="77777777" w:rsidR="008F4751" w:rsidRPr="002F3458" w:rsidRDefault="008F4751" w:rsidP="008F4751">
      <w:pPr>
        <w:pStyle w:val="CitaviBibliographyEntry"/>
        <w:rPr>
          <w:lang w:val="en-GB"/>
        </w:rPr>
      </w:pPr>
      <w:bookmarkStart w:id="5" w:name="_CTVL00195c7c2aabc18450c87ae2944eaf42aa3"/>
      <w:r w:rsidRPr="002F3458">
        <w:rPr>
          <w:b/>
          <w:lang w:val="en-GB"/>
        </w:rPr>
        <w:t>Fowler, F. M. (2019):</w:t>
      </w:r>
      <w:bookmarkEnd w:id="5"/>
      <w:r w:rsidRPr="002F3458">
        <w:rPr>
          <w:b/>
          <w:lang w:val="en-GB"/>
        </w:rPr>
        <w:t xml:space="preserve"> </w:t>
      </w:r>
      <w:r w:rsidRPr="002F3458">
        <w:rPr>
          <w:lang w:val="en-GB"/>
        </w:rPr>
        <w:t>Navigating Hybrid Scrum Environments, Understanding the Essentials, Avoiding the Pitfalls, Berkeley, CA: Apress</w:t>
      </w:r>
    </w:p>
    <w:p w14:paraId="6C9FB420" w14:textId="7A0BF0DF" w:rsidR="008F4751" w:rsidRDefault="008F4751" w:rsidP="008F4751">
      <w:pPr>
        <w:pStyle w:val="CitaviBibliographyEntry"/>
      </w:pPr>
      <w:bookmarkStart w:id="6" w:name="_CTVL001f641851abe3b4b7a934f618ac2790ff0"/>
      <w:r w:rsidRPr="002F3458">
        <w:rPr>
          <w:b/>
        </w:rPr>
        <w:t>Kusay-Merkle, U. (2018):</w:t>
      </w:r>
      <w:bookmarkEnd w:id="6"/>
      <w:r w:rsidRPr="002F3458">
        <w:rPr>
          <w:b/>
        </w:rPr>
        <w:t xml:space="preserve"> </w:t>
      </w:r>
      <w:r w:rsidRPr="002F3458">
        <w:t>Agiles Projektmanagement im Berufsalltag, Für mittlere und kleine Projekte, Berlin: Springer Gabler</w:t>
      </w:r>
    </w:p>
    <w:p w14:paraId="14128B55" w14:textId="5636F429" w:rsidR="008F4751" w:rsidRDefault="008F4751" w:rsidP="008F4751">
      <w:pPr>
        <w:pStyle w:val="CitaviBibliographyEntry"/>
        <w:rPr>
          <w:lang w:val="en-GB"/>
        </w:rPr>
      </w:pPr>
      <w:r w:rsidRPr="002F3458">
        <w:rPr>
          <w:b/>
          <w:lang w:val="en-GB"/>
        </w:rPr>
        <w:t xml:space="preserve">McKenna, D. (2016): </w:t>
      </w:r>
      <w:r w:rsidRPr="002F3458">
        <w:rPr>
          <w:lang w:val="en-GB"/>
        </w:rPr>
        <w:t>The art of scrum, How scrum masters bind dev teams and unleash agility, New York/Aliquippa, Pennsylvania: Apress; CA Press</w:t>
      </w:r>
    </w:p>
    <w:p w14:paraId="12F5AD7F" w14:textId="77777777" w:rsidR="008F4751" w:rsidRDefault="008F4751" w:rsidP="008F4751">
      <w:pPr>
        <w:pStyle w:val="CitaviBibliographyEntry"/>
      </w:pPr>
      <w:r w:rsidRPr="002F3458">
        <w:rPr>
          <w:b/>
        </w:rPr>
        <w:t xml:space="preserve">Linz, T. (2017): </w:t>
      </w:r>
      <w:r w:rsidRPr="002F3458">
        <w:t>Testen in Scrum-Projekten. Leitfaden für Softwarequalität in der agilen Welt, Aus- und Weiterbildung zum ISTQB® Certified Agile Tester - Foundation Extension, 2nd ed., Heidelberg: dpunkt.verlag</w:t>
      </w:r>
    </w:p>
    <w:p w14:paraId="1541A8CE" w14:textId="77777777" w:rsidR="008F4751" w:rsidRPr="008F4751" w:rsidRDefault="008F4751" w:rsidP="008F4751">
      <w:pPr>
        <w:pStyle w:val="CitaviBibliographyEntry"/>
      </w:pPr>
    </w:p>
    <w:p w14:paraId="3724A674" w14:textId="77777777" w:rsidR="008F4751" w:rsidRPr="008F4751" w:rsidRDefault="008F4751" w:rsidP="008F4751">
      <w:pPr>
        <w:pStyle w:val="CitaviBibliographyEntry"/>
      </w:pPr>
    </w:p>
    <w:sectPr w:rsidR="008F4751" w:rsidRPr="008F4751" w:rsidSect="00981004">
      <w:headerReference w:type="first" r:id="rId12"/>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9621031" w14:textId="77777777" w:rsidR="00CA1E88" w:rsidRDefault="00CA1E88" w:rsidP="00702FA8">
      <w:pPr>
        <w:spacing w:before="0" w:line="240" w:lineRule="auto"/>
      </w:pPr>
      <w:r>
        <w:separator/>
      </w:r>
    </w:p>
  </w:endnote>
  <w:endnote w:type="continuationSeparator" w:id="0">
    <w:p w14:paraId="6419E78D" w14:textId="77777777" w:rsidR="00CA1E88" w:rsidRDefault="00CA1E88"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C19430" w14:textId="77777777" w:rsidR="00CA1E88" w:rsidRDefault="00CA1E88" w:rsidP="00702FA8">
      <w:pPr>
        <w:spacing w:before="0" w:line="240" w:lineRule="auto"/>
      </w:pPr>
      <w:r>
        <w:separator/>
      </w:r>
    </w:p>
  </w:footnote>
  <w:footnote w:type="continuationSeparator" w:id="0">
    <w:p w14:paraId="762CDA11" w14:textId="77777777" w:rsidR="00CA1E88" w:rsidRDefault="00CA1E88" w:rsidP="00702FA8">
      <w:pPr>
        <w:spacing w:before="0" w:line="240" w:lineRule="auto"/>
      </w:pPr>
      <w:r>
        <w:continuationSeparator/>
      </w:r>
    </w:p>
  </w:footnote>
  <w:footnote w:id="1">
    <w:p w14:paraId="37C26498" w14:textId="585C2FF6" w:rsidR="00545826" w:rsidRDefault="00545826">
      <w:pPr>
        <w:pStyle w:val="Funotentext"/>
      </w:pPr>
      <w:r>
        <w:rPr>
          <w:rStyle w:val="Funotenzeichen"/>
        </w:rPr>
        <w:footnoteRef/>
      </w:r>
      <w:r>
        <w:t xml:space="preserve"> Vgl. Agiles Projektmanagemnt für dummies</w:t>
      </w:r>
      <w:r w:rsidR="000405CA">
        <w:t>, Kap.1 , Abs. 1</w:t>
      </w:r>
    </w:p>
  </w:footnote>
  <w:footnote w:id="2">
    <w:p w14:paraId="11FF5307" w14:textId="3A5C2015" w:rsidR="000405CA" w:rsidRDefault="000405CA">
      <w:pPr>
        <w:pStyle w:val="Funotentext"/>
      </w:pPr>
      <w:r>
        <w:rPr>
          <w:rStyle w:val="Funotenzeichen"/>
        </w:rPr>
        <w:footnoteRef/>
      </w:r>
      <w:r>
        <w:t xml:space="preserve"> </w:t>
      </w:r>
      <w:r w:rsidRPr="000405CA">
        <w:t>http://projektmanagement-definitionen.de/glossar/agiles-projektmanagement/</w:t>
      </w:r>
    </w:p>
  </w:footnote>
  <w:footnote w:id="3">
    <w:p w14:paraId="650A51E1" w14:textId="77777777" w:rsidR="00832F23" w:rsidRDefault="00832F23" w:rsidP="00832F23">
      <w:pPr>
        <w:pStyle w:val="Funotentext"/>
      </w:pPr>
      <w:r>
        <w:rPr>
          <w:rStyle w:val="Funotenzeichen"/>
        </w:rPr>
        <w:footnoteRef/>
      </w:r>
      <w:r w:rsidRPr="00545826">
        <w:t xml:space="preserve"> </w:t>
      </w:r>
      <w:sdt>
        <w:sdtPr>
          <w:alias w:val="To edit, see citavi.com/edit"/>
          <w:tag w:val="CitaviPlaceholder#60fe0602-84ea-4ff9-8e99-327ab85aa161"/>
          <w:id w:val="1835791734"/>
          <w:placeholder>
            <w:docPart w:val="91FEDA889EFC4FB4A39A74CADFBABD58"/>
          </w:placeholder>
        </w:sdtPr>
        <w:sdtEnd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4">
    <w:p w14:paraId="57F40924" w14:textId="77777777" w:rsidR="00832F23" w:rsidRPr="00D871B7" w:rsidRDefault="00832F23" w:rsidP="00832F23">
      <w:pPr>
        <w:pStyle w:val="Funotentext"/>
      </w:pPr>
      <w:r>
        <w:rPr>
          <w:rStyle w:val="Funotenzeichen"/>
        </w:rPr>
        <w:footnoteRef/>
      </w:r>
      <w:r>
        <w:t xml:space="preserve"> </w:t>
      </w:r>
      <w:sdt>
        <w:sdtPr>
          <w:alias w:val="To edit, see citavi.com/edit"/>
          <w:tag w:val="CitaviPlaceholder#9fbe3e86-335f-44a8-b3d6-90a8595d8c55"/>
          <w:id w:val="2003925960"/>
          <w:placeholder>
            <w:docPart w:val="91FEDA889EFC4FB4A39A74CADFBABD58"/>
          </w:placeholder>
        </w:sdtPr>
        <w:sdtEnd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lang w:val="en-GB"/>
            </w:rPr>
            <w:t>Crispin/Gregory 2009, S. 25 f.</w:t>
          </w:r>
          <w:r>
            <w:rPr>
              <w:noProof/>
            </w:rPr>
            <w:fldChar w:fldCharType="end"/>
          </w:r>
          <w:r>
            <w:rPr>
              <w:noProof/>
            </w:rPr>
            <w:t xml:space="preserve">; Vgl. </w:t>
          </w:r>
          <w:sdt>
            <w:sdtPr>
              <w:alias w:val="To edit, see citavi.com/edit"/>
              <w:tag w:val="CitaviPlaceholder#22d85b81-26d6-4ba6-9d21-3b5860b24800"/>
              <w:id w:val="1645461229"/>
              <w:placeholder>
                <w:docPart w:val="CD47E57C5F614FF5A0951C5216DC3395"/>
              </w:placeholder>
            </w:sdtPr>
            <w:sdtEnd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sidRPr="00D871B7">
                <w:rPr>
                  <w:noProof/>
                </w:rPr>
                <w:t>Foegen/Kaczmarek 2016, S. 30 f.</w:t>
              </w:r>
              <w:r>
                <w:rPr>
                  <w:noProof/>
                </w:rPr>
                <w:fldChar w:fldCharType="end"/>
              </w:r>
            </w:sdtContent>
          </w:sdt>
        </w:sdtContent>
      </w:sdt>
    </w:p>
  </w:footnote>
  <w:footnote w:id="5">
    <w:p w14:paraId="10554756" w14:textId="77777777" w:rsidR="00832F23" w:rsidRDefault="00832F23" w:rsidP="00832F23">
      <w:pPr>
        <w:pStyle w:val="Funotentext"/>
      </w:pPr>
      <w:r>
        <w:rPr>
          <w:rStyle w:val="Funotenzeichen"/>
        </w:rPr>
        <w:footnoteRef/>
      </w:r>
      <w:r>
        <w:t xml:space="preserve"> Vgl. </w:t>
      </w:r>
      <w:sdt>
        <w:sdtPr>
          <w:alias w:val="To edit, see citavi.com/edit"/>
          <w:tag w:val="CitaviPlaceholder#3fc74586-08eb-4646-b245-1bf59f732b20"/>
          <w:id w:val="1935165222"/>
          <w:placeholder>
            <w:docPart w:val="EA6C37DF3ADF4FCA90E136C3271A92C4"/>
          </w:placeholder>
        </w:sdtPr>
        <w:sdtEnd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6">
    <w:p w14:paraId="329E6431" w14:textId="77777777" w:rsidR="00832F23" w:rsidRDefault="00832F23" w:rsidP="00832F23">
      <w:pPr>
        <w:pStyle w:val="Funotentext"/>
      </w:pPr>
      <w:r>
        <w:rPr>
          <w:rStyle w:val="Funotenzeichen"/>
        </w:rPr>
        <w:footnoteRef/>
      </w:r>
      <w:r>
        <w:t xml:space="preserve"> </w:t>
      </w:r>
      <w:sdt>
        <w:sdtPr>
          <w:alias w:val="To edit, see citavi.com/edit"/>
          <w:tag w:val="CitaviPlaceholder#521d6507-c254-4b1b-8a38-b6f96f5a7f0f"/>
          <w:id w:val="-1341846045"/>
          <w:placeholder>
            <w:docPart w:val="EA6C37DF3ADF4FCA90E136C3271A92C4"/>
          </w:placeholder>
        </w:sdtPr>
        <w:sdtEnd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7">
    <w:p w14:paraId="01767D41" w14:textId="77777777" w:rsidR="00832F23" w:rsidRDefault="00832F23" w:rsidP="00832F23">
      <w:pPr>
        <w:pStyle w:val="Funotentext"/>
      </w:pPr>
      <w:r>
        <w:rPr>
          <w:rStyle w:val="Funotenzeichen"/>
        </w:rPr>
        <w:footnoteRef/>
      </w:r>
      <w:r>
        <w:t xml:space="preserve"> </w:t>
      </w:r>
      <w:sdt>
        <w:sdtPr>
          <w:alias w:val="To edit, see citavi.com/edit"/>
          <w:tag w:val="CitaviPlaceholder#15a1613f-e146-4537-82d2-66a2aba478a8"/>
          <w:id w:val="890303981"/>
          <w:placeholder>
            <w:docPart w:val="EA6C37DF3ADF4FCA90E136C3271A92C4"/>
          </w:placeholder>
        </w:sdtPr>
        <w:sdtEnd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8">
    <w:p w14:paraId="39AFC4BC" w14:textId="77777777" w:rsidR="00832F23" w:rsidRDefault="00832F23" w:rsidP="00832F23">
      <w:pPr>
        <w:pStyle w:val="Funotentext"/>
      </w:pPr>
      <w:r>
        <w:rPr>
          <w:rStyle w:val="Funotenzeichen"/>
        </w:rPr>
        <w:footnoteRef/>
      </w:r>
      <w:r>
        <w:t xml:space="preserve"> </w:t>
      </w:r>
      <w:sdt>
        <w:sdtPr>
          <w:alias w:val="To edit, see citavi.com/edit"/>
          <w:tag w:val="CitaviPlaceholder#9840c4b6-2bdb-446d-8d69-1c455d3a894b"/>
          <w:id w:val="517508948"/>
          <w:placeholder>
            <w:docPart w:val="EA6C37DF3ADF4FCA90E136C3271A92C4"/>
          </w:placeholder>
        </w:sdtPr>
        <w:sdtEnd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9">
    <w:p w14:paraId="271B3AE3" w14:textId="77777777" w:rsidR="00832F23" w:rsidRDefault="00832F23" w:rsidP="00832F23">
      <w:pPr>
        <w:pStyle w:val="Funotentext"/>
      </w:pPr>
      <w:r>
        <w:rPr>
          <w:rStyle w:val="Funotenzeichen"/>
        </w:rPr>
        <w:footnoteRef/>
      </w:r>
      <w:r>
        <w:t xml:space="preserve"> </w:t>
      </w:r>
      <w:sdt>
        <w:sdtPr>
          <w:alias w:val="To edit, see citavi.com/edit"/>
          <w:tag w:val="CitaviPlaceholder#0e8cec5e-2f99-495b-80c8-0fe6d1df9ab9"/>
          <w:id w:val="-1478453040"/>
          <w:placeholder>
            <w:docPart w:val="EA6C37DF3ADF4FCA90E136C3271A92C4"/>
          </w:placeholder>
        </w:sdtPr>
        <w:sdtEnd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10">
    <w:p w14:paraId="5AAEEC8E" w14:textId="77777777" w:rsidR="00832F23" w:rsidRDefault="00832F23" w:rsidP="00832F23">
      <w:pPr>
        <w:pStyle w:val="Funotentext"/>
      </w:pPr>
      <w:r>
        <w:rPr>
          <w:rStyle w:val="Funotenzeichen"/>
        </w:rPr>
        <w:footnoteRef/>
      </w:r>
      <w:r>
        <w:t xml:space="preserve"> </w:t>
      </w:r>
      <w:sdt>
        <w:sdtPr>
          <w:alias w:val="To edit, see citavi.com/edit"/>
          <w:tag w:val="CitaviPlaceholder#9b2c1021-a65c-470e-9324-698fd209e704"/>
          <w:id w:val="1146947028"/>
          <w:placeholder>
            <w:docPart w:val="EA6C37DF3ADF4FCA90E136C3271A92C4"/>
          </w:placeholder>
        </w:sdtPr>
        <w:sdtEnd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11">
    <w:p w14:paraId="03B5F87A" w14:textId="77777777" w:rsidR="00832F23" w:rsidRDefault="00832F23" w:rsidP="00832F23">
      <w:pPr>
        <w:pStyle w:val="Funotentext"/>
      </w:pPr>
      <w:r>
        <w:rPr>
          <w:rStyle w:val="Funotenzeichen"/>
        </w:rPr>
        <w:footnoteRef/>
      </w:r>
      <w:r>
        <w:t xml:space="preserve"> </w:t>
      </w:r>
      <w:sdt>
        <w:sdtPr>
          <w:alias w:val="To edit, see citavi.com/edit"/>
          <w:tag w:val="CitaviPlaceholder#c592a968-627d-4c13-af54-62dffb7e7330"/>
          <w:id w:val="1588959673"/>
          <w:placeholder>
            <w:docPart w:val="EA6C37DF3ADF4FCA90E136C3271A92C4"/>
          </w:placeholder>
        </w:sdtPr>
        <w:sdtEnd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12">
    <w:p w14:paraId="770A2194" w14:textId="77777777" w:rsidR="00832F23" w:rsidRDefault="00832F23" w:rsidP="00832F23">
      <w:pPr>
        <w:pStyle w:val="Funotentext"/>
      </w:pPr>
      <w:r>
        <w:rPr>
          <w:rStyle w:val="Funotenzeichen"/>
        </w:rPr>
        <w:footnoteRef/>
      </w:r>
      <w:r>
        <w:t xml:space="preserve"> </w:t>
      </w:r>
      <w:sdt>
        <w:sdtPr>
          <w:alias w:val="To edit, see citavi.com/edit"/>
          <w:tag w:val="CitaviPlaceholder#6ebcf247-fdbe-419d-861d-39ae072c4d05"/>
          <w:id w:val="833261115"/>
          <w:placeholder>
            <w:docPart w:val="EA6C37DF3ADF4FCA90E136C3271A92C4"/>
          </w:placeholder>
        </w:sdtPr>
        <w:sdtEnd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13">
    <w:p w14:paraId="5AB732FC" w14:textId="77777777" w:rsidR="00832F23" w:rsidRDefault="00832F23" w:rsidP="00832F23">
      <w:pPr>
        <w:pStyle w:val="Funotentext"/>
      </w:pPr>
      <w:r>
        <w:rPr>
          <w:rStyle w:val="Funotenzeichen"/>
        </w:rPr>
        <w:footnoteRef/>
      </w:r>
      <w:r>
        <w:t xml:space="preserve"> Vgl. </w:t>
      </w:r>
      <w:sdt>
        <w:sdtPr>
          <w:alias w:val="To edit, see citavi.com/edit"/>
          <w:tag w:val="CitaviPlaceholder#ba5bf1d1-c9c6-48df-a3f4-721ea98b8aff"/>
          <w:id w:val="891166818"/>
          <w:placeholder>
            <w:docPart w:val="EA6C37DF3ADF4FCA90E136C3271A92C4"/>
          </w:placeholder>
        </w:sdtPr>
        <w:sdtEnd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14">
    <w:p w14:paraId="412BD014" w14:textId="77777777" w:rsidR="00832F23" w:rsidRDefault="00832F23" w:rsidP="00832F23">
      <w:pPr>
        <w:pStyle w:val="Funotentext"/>
      </w:pPr>
      <w:r>
        <w:rPr>
          <w:rStyle w:val="Funotenzeichen"/>
        </w:rPr>
        <w:footnoteRef/>
      </w:r>
      <w:r>
        <w:t xml:space="preserve"> </w:t>
      </w:r>
      <w:sdt>
        <w:sdtPr>
          <w:alias w:val="To edit, see citavi.com/edit"/>
          <w:tag w:val="CitaviPlaceholder#71e0b589-4afa-4154-a24f-027f5ecf248d"/>
          <w:id w:val="749932735"/>
          <w:placeholder>
            <w:docPart w:val="EA6C37DF3ADF4FCA90E136C3271A92C4"/>
          </w:placeholder>
        </w:sdtPr>
        <w:sdtEnd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15">
    <w:p w14:paraId="55590D11" w14:textId="77777777" w:rsidR="000405CA" w:rsidRDefault="000405CA" w:rsidP="000405CA">
      <w:pPr>
        <w:pStyle w:val="Funotentext"/>
      </w:pPr>
      <w:r>
        <w:rPr>
          <w:rStyle w:val="Funotenzeichen"/>
        </w:rPr>
        <w:footnoteRef/>
      </w:r>
      <w:r>
        <w:t xml:space="preserve"> </w:t>
      </w:r>
      <w:sdt>
        <w:sdtPr>
          <w:alias w:val="To edit, see citavi.com/edit"/>
          <w:tag w:val="CitaviPlaceholder#c3795ebc-4859-42e8-a6d5-2a8063e447da"/>
          <w:id w:val="-570805628"/>
          <w:placeholder>
            <w:docPart w:val="623395AD873F40DC9448CE99E9360077"/>
          </w:placeholder>
        </w:sdtPr>
        <w:sdtEnd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16">
    <w:p w14:paraId="54571B58" w14:textId="77777777" w:rsidR="000405CA" w:rsidRDefault="000405CA" w:rsidP="000405CA">
      <w:pPr>
        <w:pStyle w:val="Funotentext"/>
      </w:pPr>
      <w:r>
        <w:rPr>
          <w:rStyle w:val="Funotenzeichen"/>
        </w:rPr>
        <w:footnoteRef/>
      </w:r>
      <w:r>
        <w:t xml:space="preserve"> </w:t>
      </w:r>
      <w:sdt>
        <w:sdtPr>
          <w:alias w:val="To edit, see citavi.com/edit"/>
          <w:tag w:val="CitaviPlaceholder#8a71cd6b-6758-4e8b-a4ed-f124162b1e92"/>
          <w:id w:val="169147101"/>
          <w:placeholder>
            <w:docPart w:val="623395AD873F40DC9448CE99E9360077"/>
          </w:placeholder>
        </w:sdtPr>
        <w:sdtEnd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17">
    <w:p w14:paraId="2CC0D477" w14:textId="77777777" w:rsidR="000405CA" w:rsidRDefault="000405CA" w:rsidP="000405CA">
      <w:pPr>
        <w:pStyle w:val="Funotentext"/>
      </w:pPr>
      <w:r>
        <w:rPr>
          <w:rStyle w:val="Funotenzeichen"/>
        </w:rPr>
        <w:footnoteRef/>
      </w:r>
      <w:r>
        <w:t xml:space="preserve"> </w:t>
      </w:r>
      <w:sdt>
        <w:sdtPr>
          <w:alias w:val="To edit, see citavi.com/edit"/>
          <w:tag w:val="CitaviPlaceholder#6e0f3499-6e49-4125-8660-592a4d912fc2"/>
          <w:id w:val="-527258929"/>
          <w:placeholder>
            <w:docPart w:val="623395AD873F40DC9448CE99E9360077"/>
          </w:placeholder>
        </w:sdtPr>
        <w:sdtEnd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18">
    <w:p w14:paraId="7CA3965E" w14:textId="77777777" w:rsidR="000405CA" w:rsidRPr="00B6223E" w:rsidRDefault="000405CA" w:rsidP="000405CA">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84506737"/>
          <w:placeholder>
            <w:docPart w:val="623395AD873F40DC9448CE99E9360077"/>
          </w:placeholder>
        </w:sdtPr>
        <w:sdtEnd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19">
    <w:p w14:paraId="2ACC9CBF" w14:textId="77777777" w:rsidR="000405CA" w:rsidRDefault="000405CA" w:rsidP="000405CA">
      <w:pPr>
        <w:pStyle w:val="Funotentext"/>
      </w:pPr>
      <w:r>
        <w:rPr>
          <w:rStyle w:val="Funotenzeichen"/>
        </w:rPr>
        <w:footnoteRef/>
      </w:r>
      <w:r>
        <w:t xml:space="preserve"> </w:t>
      </w:r>
      <w:sdt>
        <w:sdtPr>
          <w:alias w:val="To edit, see citavi.com/edit"/>
          <w:tag w:val="CitaviPlaceholder#24f2eccf-2e50-4e59-b6a4-9090d049c8d2"/>
          <w:id w:val="891005032"/>
          <w:placeholder>
            <w:docPart w:val="623395AD873F40DC9448CE99E9360077"/>
          </w:placeholder>
        </w:sdtPr>
        <w:sdtEnd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20">
    <w:p w14:paraId="06A603F6" w14:textId="77777777" w:rsidR="000405CA" w:rsidRDefault="000405CA" w:rsidP="000405CA">
      <w:pPr>
        <w:pStyle w:val="Funotentext"/>
      </w:pPr>
      <w:r>
        <w:rPr>
          <w:rStyle w:val="Funotenzeichen"/>
        </w:rPr>
        <w:footnoteRef/>
      </w:r>
      <w:r w:rsidRPr="00B6223E">
        <w:rPr>
          <w:lang w:val="en-GB"/>
        </w:rPr>
        <w:t xml:space="preserve"> </w:t>
      </w:r>
      <w:sdt>
        <w:sdtPr>
          <w:alias w:val="To edit, see citavi.com/edit"/>
          <w:tag w:val="CitaviPlaceholder#7a73d04e-acb5-4251-b96e-715a58f7d47c"/>
          <w:id w:val="-452246128"/>
          <w:placeholder>
            <w:docPart w:val="623395AD873F40DC9448CE99E9360077"/>
          </w:placeholder>
        </w:sdtPr>
        <w:sdtEnd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rPr>
            <w:t>Linz 2017, S. 7</w:t>
          </w:r>
          <w:r>
            <w:rPr>
              <w:noProof/>
            </w:rPr>
            <w:fldChar w:fldCharType="end"/>
          </w:r>
        </w:sdtContent>
      </w:sdt>
    </w:p>
  </w:footnote>
  <w:footnote w:id="21">
    <w:p w14:paraId="29F2AD2A" w14:textId="77777777" w:rsidR="000405CA" w:rsidRDefault="000405CA" w:rsidP="000405CA">
      <w:pPr>
        <w:pStyle w:val="Funotentext"/>
      </w:pPr>
      <w:r>
        <w:rPr>
          <w:rStyle w:val="Funotenzeichen"/>
        </w:rPr>
        <w:footnoteRef/>
      </w:r>
      <w:r>
        <w:t xml:space="preserve"> </w:t>
      </w:r>
      <w:sdt>
        <w:sdtPr>
          <w:alias w:val="To edit, see citavi.com/edit"/>
          <w:tag w:val="CitaviPlaceholder#d9da14b5-9ec5-4767-ae72-b03bdf204fca"/>
          <w:id w:val="1971239396"/>
          <w:placeholder>
            <w:docPart w:val="623395AD873F40DC9448CE99E9360077"/>
          </w:placeholder>
        </w:sdtPr>
        <w:sdtEnd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22">
    <w:p w14:paraId="5DE9F1F5" w14:textId="77777777" w:rsidR="000405CA" w:rsidRDefault="000405CA" w:rsidP="000405CA">
      <w:pPr>
        <w:pStyle w:val="Funotentext"/>
      </w:pPr>
      <w:r>
        <w:rPr>
          <w:rStyle w:val="Funotenzeichen"/>
        </w:rPr>
        <w:footnoteRef/>
      </w:r>
      <w:r>
        <w:t xml:space="preserve"> </w:t>
      </w:r>
      <w:sdt>
        <w:sdtPr>
          <w:alias w:val="To edit, see citavi.com/edit"/>
          <w:tag w:val="CitaviPlaceholder#c2f85f08-ce5a-4a7b-a6ab-9bfc4d9af012"/>
          <w:id w:val="-665018279"/>
          <w:placeholder>
            <w:docPart w:val="623395AD873F40DC9448CE99E9360077"/>
          </w:placeholder>
        </w:sdtPr>
        <w:sdtEndPr/>
        <w:sdtContent>
          <w:r>
            <w:t xml:space="preserve">Vgl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Vgl. Fowler 2019, S. 48</w:t>
          </w:r>
          <w:r>
            <w:rPr>
              <w:noProof/>
            </w:rPr>
            <w:fldChar w:fldCharType="end"/>
          </w:r>
        </w:sdtContent>
      </w:sdt>
    </w:p>
  </w:footnote>
  <w:footnote w:id="23">
    <w:p w14:paraId="72F42BB4" w14:textId="77777777" w:rsidR="000405CA" w:rsidRDefault="000405CA" w:rsidP="000405CA">
      <w:pPr>
        <w:pStyle w:val="Funotentext"/>
      </w:pPr>
      <w:r>
        <w:rPr>
          <w:rStyle w:val="Funotenzeichen"/>
        </w:rPr>
        <w:footnoteRef/>
      </w:r>
      <w:r>
        <w:t xml:space="preserve"> Vgl. </w:t>
      </w:r>
      <w:sdt>
        <w:sdtPr>
          <w:alias w:val="To edit, see citavi.com/edit"/>
          <w:tag w:val="CitaviPlaceholder#ec948156-bf3a-40d9-884a-6b868377149f"/>
          <w:id w:val="974879197"/>
          <w:placeholder>
            <w:docPart w:val="623395AD873F40DC9448CE99E9360077"/>
          </w:placeholder>
        </w:sdtPr>
        <w:sdtEnd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Pr>
              <w:noProof/>
            </w:rPr>
            <w:t>Linz 2017, S. 6</w:t>
          </w:r>
          <w:r>
            <w:rPr>
              <w:noProof/>
            </w:rPr>
            <w:fldChar w:fldCharType="end"/>
          </w:r>
        </w:sdtContent>
      </w:sdt>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2177D9" w14:textId="70AE16EA" w:rsidR="0044333F" w:rsidRDefault="0044333F" w:rsidP="008333EE">
    <w:pPr>
      <w:pStyle w:val="Kopfzeile"/>
      <w:ind w:left="4536" w:firstLine="3960"/>
      <w:jc w:val="center"/>
    </w:pPr>
  </w:p>
  <w:p w14:paraId="4CFF71CF" w14:textId="77777777" w:rsidR="0044333F" w:rsidRDefault="0044333F">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5"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7"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4"/>
  </w:num>
  <w:num w:numId="2">
    <w:abstractNumId w:val="12"/>
  </w:num>
  <w:num w:numId="3">
    <w:abstractNumId w:val="16"/>
  </w:num>
  <w:num w:numId="4">
    <w:abstractNumId w:val="20"/>
  </w:num>
  <w:num w:numId="5">
    <w:abstractNumId w:val="17"/>
  </w:num>
  <w:num w:numId="6">
    <w:abstractNumId w:val="15"/>
  </w:num>
  <w:num w:numId="7">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1"/>
  </w:num>
  <w:num w:numId="9">
    <w:abstractNumId w:val="19"/>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8"/>
  </w:num>
  <w:num w:numId="2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40349"/>
    <w:rsid w:val="000405CA"/>
    <w:rsid w:val="00056080"/>
    <w:rsid w:val="000A2614"/>
    <w:rsid w:val="000B2507"/>
    <w:rsid w:val="000D43B9"/>
    <w:rsid w:val="000E7FC1"/>
    <w:rsid w:val="000F329B"/>
    <w:rsid w:val="00100A82"/>
    <w:rsid w:val="001326B1"/>
    <w:rsid w:val="001601E4"/>
    <w:rsid w:val="001614CE"/>
    <w:rsid w:val="001669C7"/>
    <w:rsid w:val="001A56D5"/>
    <w:rsid w:val="001A6C68"/>
    <w:rsid w:val="001C15DB"/>
    <w:rsid w:val="001C38A6"/>
    <w:rsid w:val="001D435A"/>
    <w:rsid w:val="001E7E80"/>
    <w:rsid w:val="001F1B47"/>
    <w:rsid w:val="001F2E03"/>
    <w:rsid w:val="00221D61"/>
    <w:rsid w:val="00227FF6"/>
    <w:rsid w:val="00257D67"/>
    <w:rsid w:val="00272D81"/>
    <w:rsid w:val="00284286"/>
    <w:rsid w:val="002B29C4"/>
    <w:rsid w:val="002B4A54"/>
    <w:rsid w:val="002C00D1"/>
    <w:rsid w:val="002D0958"/>
    <w:rsid w:val="002D5585"/>
    <w:rsid w:val="002E4A1B"/>
    <w:rsid w:val="002E60F1"/>
    <w:rsid w:val="002F1AF8"/>
    <w:rsid w:val="003127D0"/>
    <w:rsid w:val="003229D9"/>
    <w:rsid w:val="003265CD"/>
    <w:rsid w:val="003275A9"/>
    <w:rsid w:val="00345AA9"/>
    <w:rsid w:val="0035070C"/>
    <w:rsid w:val="00366B53"/>
    <w:rsid w:val="003967AE"/>
    <w:rsid w:val="003A4A99"/>
    <w:rsid w:val="003B5A94"/>
    <w:rsid w:val="003B6ED0"/>
    <w:rsid w:val="003F0347"/>
    <w:rsid w:val="0041102A"/>
    <w:rsid w:val="0042047C"/>
    <w:rsid w:val="00422255"/>
    <w:rsid w:val="00423BB3"/>
    <w:rsid w:val="00430FA8"/>
    <w:rsid w:val="00434A3A"/>
    <w:rsid w:val="0044333F"/>
    <w:rsid w:val="004555C5"/>
    <w:rsid w:val="0047676B"/>
    <w:rsid w:val="00481953"/>
    <w:rsid w:val="0049083B"/>
    <w:rsid w:val="004A497D"/>
    <w:rsid w:val="004B4A7E"/>
    <w:rsid w:val="004C11F1"/>
    <w:rsid w:val="004C1CF0"/>
    <w:rsid w:val="004C2150"/>
    <w:rsid w:val="004E1C4C"/>
    <w:rsid w:val="004E4F90"/>
    <w:rsid w:val="0054178F"/>
    <w:rsid w:val="00545826"/>
    <w:rsid w:val="0054682C"/>
    <w:rsid w:val="00554C4F"/>
    <w:rsid w:val="00565D39"/>
    <w:rsid w:val="00571496"/>
    <w:rsid w:val="00580B4B"/>
    <w:rsid w:val="00593BA9"/>
    <w:rsid w:val="005A09DB"/>
    <w:rsid w:val="005B2F43"/>
    <w:rsid w:val="005D58F1"/>
    <w:rsid w:val="005F7692"/>
    <w:rsid w:val="0060089F"/>
    <w:rsid w:val="006043E1"/>
    <w:rsid w:val="00607F01"/>
    <w:rsid w:val="00620FDE"/>
    <w:rsid w:val="00655F53"/>
    <w:rsid w:val="00660AF4"/>
    <w:rsid w:val="006626C6"/>
    <w:rsid w:val="0066797A"/>
    <w:rsid w:val="00671C42"/>
    <w:rsid w:val="00691C64"/>
    <w:rsid w:val="006B1F92"/>
    <w:rsid w:val="006B66FC"/>
    <w:rsid w:val="006B6C65"/>
    <w:rsid w:val="006F03E9"/>
    <w:rsid w:val="006F17CB"/>
    <w:rsid w:val="00701E5A"/>
    <w:rsid w:val="00702FA8"/>
    <w:rsid w:val="0073616F"/>
    <w:rsid w:val="007523FF"/>
    <w:rsid w:val="00754336"/>
    <w:rsid w:val="00755633"/>
    <w:rsid w:val="007644A8"/>
    <w:rsid w:val="00792C52"/>
    <w:rsid w:val="007C2178"/>
    <w:rsid w:val="007D28EF"/>
    <w:rsid w:val="007D42ED"/>
    <w:rsid w:val="007F2AEB"/>
    <w:rsid w:val="007F6A8B"/>
    <w:rsid w:val="008110ED"/>
    <w:rsid w:val="00823211"/>
    <w:rsid w:val="0082548B"/>
    <w:rsid w:val="00832F23"/>
    <w:rsid w:val="008333EE"/>
    <w:rsid w:val="00840057"/>
    <w:rsid w:val="0084111C"/>
    <w:rsid w:val="00853C66"/>
    <w:rsid w:val="008727A9"/>
    <w:rsid w:val="00884C75"/>
    <w:rsid w:val="00887560"/>
    <w:rsid w:val="008A1D3B"/>
    <w:rsid w:val="008B0418"/>
    <w:rsid w:val="008C25BC"/>
    <w:rsid w:val="008D222C"/>
    <w:rsid w:val="008F0EC5"/>
    <w:rsid w:val="008F4751"/>
    <w:rsid w:val="008F7BE2"/>
    <w:rsid w:val="0092678E"/>
    <w:rsid w:val="00963E39"/>
    <w:rsid w:val="009735BE"/>
    <w:rsid w:val="00974DD5"/>
    <w:rsid w:val="00981004"/>
    <w:rsid w:val="009851AE"/>
    <w:rsid w:val="009A0E2A"/>
    <w:rsid w:val="009A0EFD"/>
    <w:rsid w:val="009A383F"/>
    <w:rsid w:val="009B536E"/>
    <w:rsid w:val="009C52DC"/>
    <w:rsid w:val="009D50E2"/>
    <w:rsid w:val="009E7C8F"/>
    <w:rsid w:val="009F23C2"/>
    <w:rsid w:val="00A02F9A"/>
    <w:rsid w:val="00A14E2C"/>
    <w:rsid w:val="00A5415F"/>
    <w:rsid w:val="00A622A0"/>
    <w:rsid w:val="00A71C1E"/>
    <w:rsid w:val="00A9111B"/>
    <w:rsid w:val="00A95E6B"/>
    <w:rsid w:val="00AA29B6"/>
    <w:rsid w:val="00AA434F"/>
    <w:rsid w:val="00AD5975"/>
    <w:rsid w:val="00AE2503"/>
    <w:rsid w:val="00AE5A2B"/>
    <w:rsid w:val="00AF1365"/>
    <w:rsid w:val="00AF217B"/>
    <w:rsid w:val="00B1229F"/>
    <w:rsid w:val="00B1768B"/>
    <w:rsid w:val="00B610D6"/>
    <w:rsid w:val="00B7328C"/>
    <w:rsid w:val="00B8295A"/>
    <w:rsid w:val="00B907CC"/>
    <w:rsid w:val="00B91AE3"/>
    <w:rsid w:val="00B92142"/>
    <w:rsid w:val="00BA6C3E"/>
    <w:rsid w:val="00BC512E"/>
    <w:rsid w:val="00BE0DA3"/>
    <w:rsid w:val="00BE1A22"/>
    <w:rsid w:val="00BF0648"/>
    <w:rsid w:val="00C247BA"/>
    <w:rsid w:val="00C3376E"/>
    <w:rsid w:val="00C41156"/>
    <w:rsid w:val="00C47527"/>
    <w:rsid w:val="00C62B3C"/>
    <w:rsid w:val="00C76365"/>
    <w:rsid w:val="00C93C11"/>
    <w:rsid w:val="00C9741A"/>
    <w:rsid w:val="00CA1E88"/>
    <w:rsid w:val="00CA6B10"/>
    <w:rsid w:val="00CB445C"/>
    <w:rsid w:val="00CB6029"/>
    <w:rsid w:val="00CE1785"/>
    <w:rsid w:val="00CE64AA"/>
    <w:rsid w:val="00D01F2B"/>
    <w:rsid w:val="00D26070"/>
    <w:rsid w:val="00D32438"/>
    <w:rsid w:val="00D35837"/>
    <w:rsid w:val="00D41B88"/>
    <w:rsid w:val="00D42352"/>
    <w:rsid w:val="00D5330B"/>
    <w:rsid w:val="00D64404"/>
    <w:rsid w:val="00D742EE"/>
    <w:rsid w:val="00D859E2"/>
    <w:rsid w:val="00D95ED9"/>
    <w:rsid w:val="00DE729E"/>
    <w:rsid w:val="00DF12A3"/>
    <w:rsid w:val="00DF36DA"/>
    <w:rsid w:val="00E24802"/>
    <w:rsid w:val="00E44F59"/>
    <w:rsid w:val="00E6069D"/>
    <w:rsid w:val="00E70E7C"/>
    <w:rsid w:val="00E71CD8"/>
    <w:rsid w:val="00E7778D"/>
    <w:rsid w:val="00E80436"/>
    <w:rsid w:val="00E819F5"/>
    <w:rsid w:val="00E82137"/>
    <w:rsid w:val="00EA21B8"/>
    <w:rsid w:val="00EA6AAA"/>
    <w:rsid w:val="00EB0FAD"/>
    <w:rsid w:val="00EB3B85"/>
    <w:rsid w:val="00F069AE"/>
    <w:rsid w:val="00F158F0"/>
    <w:rsid w:val="00F3306F"/>
    <w:rsid w:val="00F423F6"/>
    <w:rsid w:val="00F56D49"/>
    <w:rsid w:val="00F91615"/>
    <w:rsid w:val="00FC596C"/>
    <w:rsid w:val="00FD195A"/>
    <w:rsid w:val="00FD1E10"/>
    <w:rsid w:val="00FE35DE"/>
    <w:rsid w:val="00FE654C"/>
    <w:rsid w:val="00FE6D65"/>
    <w:rsid w:val="00FE6E36"/>
    <w:rsid w:val="00FF44D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semiHidden/>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semiHidden/>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ind w:left="720"/>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 w:type="paragraph" w:customStyle="1" w:styleId="Default">
    <w:name w:val="Default"/>
    <w:rsid w:val="008F4751"/>
    <w:pPr>
      <w:autoSpaceDE w:val="0"/>
      <w:autoSpaceDN w:val="0"/>
      <w:adjustRightInd w:val="0"/>
      <w:spacing w:after="0" w:line="240" w:lineRule="auto"/>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theme" Target="theme/theme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91FEDA889EFC4FB4A39A74CADFBABD58"/>
        <w:category>
          <w:name w:val="Allgemein"/>
          <w:gallery w:val="placeholder"/>
        </w:category>
        <w:types>
          <w:type w:val="bbPlcHdr"/>
        </w:types>
        <w:behaviors>
          <w:behavior w:val="content"/>
        </w:behaviors>
        <w:guid w:val="{91040349-7B50-403A-A310-2FA7FAD184DC}"/>
      </w:docPartPr>
      <w:docPartBody>
        <w:p w:rsidR="00090CE4" w:rsidRDefault="00B5100D" w:rsidP="00B5100D">
          <w:pPr>
            <w:pStyle w:val="91FEDA889EFC4FB4A39A74CADFBABD58"/>
          </w:pPr>
          <w:r w:rsidRPr="00496276">
            <w:rPr>
              <w:rStyle w:val="Platzhaltertext"/>
            </w:rPr>
            <w:t>Klicken oder tippen Sie hier, um Text einzugeben.</w:t>
          </w:r>
        </w:p>
      </w:docPartBody>
    </w:docPart>
    <w:docPart>
      <w:docPartPr>
        <w:name w:val="CD47E57C5F614FF5A0951C5216DC3395"/>
        <w:category>
          <w:name w:val="Allgemein"/>
          <w:gallery w:val="placeholder"/>
        </w:category>
        <w:types>
          <w:type w:val="bbPlcHdr"/>
        </w:types>
        <w:behaviors>
          <w:behavior w:val="content"/>
        </w:behaviors>
        <w:guid w:val="{F194F6A4-0D0B-4721-AB2D-2285D7D32FD6}"/>
      </w:docPartPr>
      <w:docPartBody>
        <w:p w:rsidR="00090CE4" w:rsidRDefault="00B5100D" w:rsidP="00B5100D">
          <w:pPr>
            <w:pStyle w:val="CD47E57C5F614FF5A0951C5216DC3395"/>
          </w:pPr>
          <w:r w:rsidRPr="00496276">
            <w:rPr>
              <w:rStyle w:val="Platzhaltertext"/>
            </w:rPr>
            <w:t>Klicken oder tippen Sie hier, um Text einzugeben.</w:t>
          </w:r>
        </w:p>
      </w:docPartBody>
    </w:docPart>
    <w:docPart>
      <w:docPartPr>
        <w:name w:val="EA6C37DF3ADF4FCA90E136C3271A92C4"/>
        <w:category>
          <w:name w:val="Allgemein"/>
          <w:gallery w:val="placeholder"/>
        </w:category>
        <w:types>
          <w:type w:val="bbPlcHdr"/>
        </w:types>
        <w:behaviors>
          <w:behavior w:val="content"/>
        </w:behaviors>
        <w:guid w:val="{FFBA8948-392C-4AAA-AB43-76B201E1593A}"/>
      </w:docPartPr>
      <w:docPartBody>
        <w:p w:rsidR="00090CE4" w:rsidRDefault="00B5100D" w:rsidP="00B5100D">
          <w:pPr>
            <w:pStyle w:val="EA6C37DF3ADF4FCA90E136C3271A92C4"/>
          </w:pPr>
          <w:r w:rsidRPr="00496276">
            <w:rPr>
              <w:rStyle w:val="Platzhaltertext"/>
            </w:rPr>
            <w:t>Klicken oder tippen Sie hier, um Text einzugeben.</w:t>
          </w:r>
        </w:p>
      </w:docPartBody>
    </w:docPart>
    <w:docPart>
      <w:docPartPr>
        <w:name w:val="623395AD873F40DC9448CE99E9360077"/>
        <w:category>
          <w:name w:val="Allgemein"/>
          <w:gallery w:val="placeholder"/>
        </w:category>
        <w:types>
          <w:type w:val="bbPlcHdr"/>
        </w:types>
        <w:behaviors>
          <w:behavior w:val="content"/>
        </w:behaviors>
        <w:guid w:val="{6585D7BC-5B95-4614-B8FF-A4F2AC9FBC74}"/>
      </w:docPartPr>
      <w:docPartBody>
        <w:p w:rsidR="00F95B29" w:rsidRDefault="00090CE4" w:rsidP="00090CE4">
          <w:pPr>
            <w:pStyle w:val="623395AD873F40DC9448CE99E9360077"/>
          </w:pPr>
          <w:r w:rsidRPr="00496276">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100D"/>
    <w:rsid w:val="00090CE4"/>
    <w:rsid w:val="00232362"/>
    <w:rsid w:val="00B5100D"/>
    <w:rsid w:val="00CC0610"/>
    <w:rsid w:val="00DA7A09"/>
    <w:rsid w:val="00F95B2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90CE4"/>
    <w:rPr>
      <w:color w:val="808080"/>
    </w:rPr>
  </w:style>
  <w:style w:type="paragraph" w:customStyle="1" w:styleId="623395AD873F40DC9448CE99E9360077">
    <w:name w:val="623395AD873F40DC9448CE99E9360077"/>
    <w:rsid w:val="00090CE4"/>
  </w:style>
  <w:style w:type="paragraph" w:customStyle="1" w:styleId="91FEDA889EFC4FB4A39A74CADFBABD58">
    <w:name w:val="91FEDA889EFC4FB4A39A74CADFBABD58"/>
    <w:rsid w:val="00B5100D"/>
  </w:style>
  <w:style w:type="paragraph" w:customStyle="1" w:styleId="CD47E57C5F614FF5A0951C5216DC3395">
    <w:name w:val="CD47E57C5F614FF5A0951C5216DC3395"/>
    <w:rsid w:val="00B5100D"/>
  </w:style>
  <w:style w:type="paragraph" w:customStyle="1" w:styleId="EA6C37DF3ADF4FCA90E136C3271A92C4">
    <w:name w:val="EA6C37DF3ADF4FCA90E136C3271A92C4"/>
    <w:rsid w:val="00B5100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4.xml><?xml version="1.0" encoding="utf-8"?>
<ds:datastoreItem xmlns:ds="http://schemas.openxmlformats.org/officeDocument/2006/customXml" ds:itemID="{2D9CD0D6-A477-4D42-95FB-9DD873760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164</Words>
  <Characters>6637</Characters>
  <Application>Microsoft Office Word</Application>
  <DocSecurity>0</DocSecurity>
  <Lines>55</Lines>
  <Paragraphs>15</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77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gianna dihpol</cp:lastModifiedBy>
  <cp:revision>10</cp:revision>
  <dcterms:created xsi:type="dcterms:W3CDTF">2020-10-12T12:22:00Z</dcterms:created>
  <dcterms:modified xsi:type="dcterms:W3CDTF">2020-10-1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6">
    <vt:lpwstr>False</vt:lpwstr>
  </property>
  <property fmtid="{D5CDD505-2E9C-101B-9397-08002B2CF9AE}" pid="13" name="CitaviDocumentProperty_7">
    <vt:lpwstr>PA1</vt:lpwstr>
  </property>
  <property fmtid="{D5CDD505-2E9C-101B-9397-08002B2CF9AE}" pid="14" name="CitaviDocumentProperty_8">
    <vt:lpwstr>C:\Users\winuser\Documents\Citavi 6\Projects\PA1\PA1.ctv6</vt:lpwstr>
  </property>
  <property fmtid="{D5CDD505-2E9C-101B-9397-08002B2CF9AE}" pid="15" name="CitaviDocumentProperty_1">
    <vt:lpwstr>6.3.15.0</vt:lpwstr>
  </property>
</Properties>
</file>